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</w:t>
            </w:r>
            <w:r w:rsidR="00D07BCA">
              <w:t>al</w:t>
            </w:r>
            <w:r w:rsidR="002577E4">
              <w:t xml:space="preserve">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</w:t>
      </w:r>
      <w:r w:rsidR="00E855B5">
        <w:t xml:space="preserve"> to harmonize the data</w:t>
      </w:r>
      <w:r w:rsidR="00F14B10">
        <w:t xml:space="preserve">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>; few tools</w:t>
      </w:r>
      <w:r w:rsidR="00D10FDF">
        <w:t>,</w:t>
      </w:r>
      <w:r w:rsidR="004E7C28">
        <w:t xml:space="preserve"> </w:t>
      </w:r>
      <w:r w:rsidR="00D10FDF">
        <w:t xml:space="preserve">except e.g., </w:t>
      </w:r>
      <w:proofErr w:type="spellStart"/>
      <w:r w:rsidR="00D10FDF">
        <w:t>SCell</w:t>
      </w:r>
      <w:proofErr w:type="spellEnd"/>
      <w:r w:rsidR="00D10FDF">
        <w:t xml:space="preserve"> </w:t>
      </w:r>
      <w:r w:rsidR="00D10FDF">
        <w:fldChar w:fldCharType="begin"/>
      </w:r>
      <w:r w:rsidR="00D10FDF">
        <w:instrText xml:space="preserve"> ADDIN EN.CITE &lt;EndNote&gt;&lt;Cite&gt;&lt;Author&gt;Diaz&lt;/Author&gt;&lt;Year&gt;2016&lt;/Year&gt;&lt;RecNum&gt;6934&lt;/RecNum&gt;&lt;DisplayText&gt;(Diaz, et al., 2016)&lt;/DisplayText&gt;&lt;record&gt;&lt;rec-number&gt;6934&lt;/rec-number&gt;&lt;foreign-keys&gt;&lt;key app="EN" db-id="d9pv9etr4pzxfmexf2jpt0xnd5ed50tvvd59" timestamp="1568497566"&gt;6934&lt;/key&gt;&lt;/foreign-keys&gt;&lt;ref-type name="Journal Article"&gt;17&lt;/ref-type&gt;&lt;contributors&gt;&lt;authors&gt;&lt;author&gt;Diaz, A.&lt;/author&gt;&lt;author&gt;Liu, S. J.&lt;/author&gt;&lt;author&gt;Sandoval, C.&lt;/author&gt;&lt;author&gt;Pollen, A.&lt;/author&gt;&lt;author&gt;Nowakowski, T. J.&lt;/author&gt;&lt;author&gt;Lim, D. A.&lt;/author&gt;&lt;author&gt;Kriegstein, A.&lt;/author&gt;&lt;/authors&gt;&lt;/contributors&gt;&lt;auth-address&gt;Department of Neurological Surgery, UCSF Eli and Edythe Broad Center of Regeneration Medicine and Stem Cell Research.&amp;#xD;Eli and Edythe Broad Center of Regeneration Medicine and Stem Cell Research.&amp;#xD;Department of Neurological Surgery, UCSF Eli and Edythe Broad Center of Regeneration Medicine and Stem Cell Research Eli and Edythe Broad Center of Regeneration Medicine and Stem Cell Research.&lt;/auth-address&gt;&lt;titles&gt;&lt;title&gt;SCell: integrated analysis of single-cell RNA-seq data&lt;/title&gt;&lt;secondary-title&gt;Bioinformatics&lt;/secondary-title&gt;&lt;/titles&gt;&lt;periodical&gt;&lt;full-title&gt;Bioinformatics&lt;/full-title&gt;&lt;/periodical&gt;&lt;pages&gt;2219-20&lt;/pages&gt;&lt;volume&gt;32&lt;/volume&gt;&lt;number&gt;14&lt;/number&gt;&lt;edition&gt;2016/05/07&lt;/edition&gt;&lt;keywords&gt;&lt;keyword&gt;High-Throughput Nucleotide Sequencing&lt;/keyword&gt;&lt;keyword&gt;Rna&lt;/keyword&gt;&lt;keyword&gt;*Sequence Analysis, RNA&lt;/keyword&gt;&lt;keyword&gt;*Single-Cell Analysis&lt;/keyword&gt;&lt;keyword&gt;*Software&lt;/keyword&gt;&lt;/keywords&gt;&lt;dates&gt;&lt;year&gt;2016&lt;/year&gt;&lt;pub-dates&gt;&lt;date&gt;Jul 15&lt;/date&gt;&lt;/pub-dates&gt;&lt;/dates&gt;&lt;isbn&gt;1367-4811 (Electronic)&amp;#xD;1367-4803 (Linking)&lt;/isbn&gt;&lt;accession-num&gt;27153637&lt;/accession-num&gt;&lt;urls&gt;&lt;related-urls&gt;&lt;url&gt;https://www.ncbi.nlm.nih.gov/pubmed/27153637&lt;/url&gt;&lt;/related-urls&gt;&lt;/urls&gt;&lt;custom2&gt;PMC4937196&lt;/custom2&gt;&lt;electronic-resource-num&gt;10.1093/bioinformatics/btw201&lt;/electronic-resource-num&gt;&lt;/record&gt;&lt;/Cite&gt;&lt;/EndNote&gt;</w:instrText>
      </w:r>
      <w:r w:rsidR="00D10FDF">
        <w:fldChar w:fldCharType="separate"/>
      </w:r>
      <w:r w:rsidR="00D10FDF">
        <w:rPr>
          <w:noProof/>
        </w:rPr>
        <w:t>(Diaz, et al., 2016)</w:t>
      </w:r>
      <w:r w:rsidR="00D10FDF">
        <w:fldChar w:fldCharType="end"/>
      </w:r>
      <w:r w:rsidR="00D10FDF">
        <w:t xml:space="preserve"> and SCUBA </w:t>
      </w:r>
      <w:r w:rsidR="00D10FDF">
        <w:fldChar w:fldCharType="begin">
          <w:fldData xml:space="preserve">PEVuZE5vdGU+PENpdGU+PEF1dGhvcj5NYXJjbzwvQXV0aG9yPjxZZWFyPjIwMTQ8L1llYXI+PFJl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NYXJjbzwvQXV0aG9yPjxZZWFyPjIwMTQ8L1llYXI+PFJl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D10FDF">
        <w:fldChar w:fldCharType="separate"/>
      </w:r>
      <w:r w:rsidR="00D10FDF">
        <w:rPr>
          <w:noProof/>
        </w:rPr>
        <w:t>(Marco, et al., 2014)</w:t>
      </w:r>
      <w:r w:rsidR="00D10FDF">
        <w:fldChar w:fldCharType="end"/>
      </w:r>
      <w:r w:rsidR="00D10FDF">
        <w:t xml:space="preserve">, </w:t>
      </w:r>
      <w:r w:rsidR="004E7C28">
        <w:t xml:space="preserve">are developed in </w:t>
      </w:r>
      <w:proofErr w:type="spellStart"/>
      <w:r w:rsidR="004E7C28">
        <w:t>Matlab</w:t>
      </w:r>
      <w:proofErr w:type="spellEnd"/>
      <w:r w:rsidR="004E7C28">
        <w:t xml:space="preserve">, </w:t>
      </w:r>
      <w:r w:rsidR="004E7C28" w:rsidRPr="00607782">
        <w:t xml:space="preserve">a scientific programming language </w:t>
      </w:r>
      <w:r w:rsidR="004E7C28" w:rsidRPr="00607782">
        <w:t>and provides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matrix</w:t>
      </w:r>
      <w:r w:rsidR="00607782">
        <w:t xml:space="preserve">; </w:t>
      </w:r>
      <w:r w:rsidR="00607782" w:rsidRPr="00607782">
        <w:t xml:space="preserve">mathematical operations that work on arrays 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8620FB">
        <w:t>Up to date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="00607782" w:rsidRPr="00607782">
        <w:t>.</w:t>
      </w:r>
      <w:r w:rsidR="00607782"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3361" w:rsidRDefault="00EE6BCE" w:rsidP="00A50E4D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in </w:t>
      </w:r>
      <w:proofErr w:type="spellStart"/>
      <w:r w:rsidR="00834F54">
        <w:t>scGEAToolbox</w:t>
      </w:r>
      <w:proofErr w:type="spellEnd"/>
      <w:r w:rsidR="00834F54">
        <w:t xml:space="preserve"> </w:t>
      </w:r>
      <w:r w:rsidR="00834F54" w:rsidRPr="006E2E26">
        <w:rPr>
          <w:noProof/>
        </w:rPr>
        <w:t>are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058F0">
        <w:t>,</w:t>
      </w:r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834F54" w:rsidRPr="006E2E26">
        <w:rPr>
          <w:noProof/>
        </w:rPr>
        <w:t>are created</w:t>
      </w:r>
      <w:r w:rsidR="00834F54"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number of genes and </w:t>
      </w:r>
      <w:r w:rsidR="009F4495" w:rsidRPr="009F4495">
        <w:rPr>
          <w:i/>
        </w:rPr>
        <w:t>m</w:t>
      </w:r>
      <w:r w:rsidR="009F4495" w:rsidRPr="009F4495">
        <w:t xml:space="preserve"> the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the</w:t>
      </w:r>
      <w:r w:rsidR="007D3E21">
        <w:t xml:space="preserve">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categories of </w:t>
      </w:r>
      <w:r w:rsidR="003901AA">
        <w:rPr>
          <w:b/>
          <w:bCs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5240</wp:posOffset>
                </wp:positionH>
                <wp:positionV relativeFrom="margin">
                  <wp:posOffset>-116205</wp:posOffset>
                </wp:positionV>
                <wp:extent cx="2987040" cy="2637790"/>
                <wp:effectExtent l="0" t="0" r="22860" b="1016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263779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022CBC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="003901AA" w:rsidRPr="00022CBC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 Two example p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anels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of the main GUI </w:t>
                            </w:r>
                            <w:proofErr w:type="spellStart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;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="003901AA" w:rsidRPr="00022CBC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A 3-D scatter plot showing genes whose position is determined by µ, CV and </w:t>
                            </w:r>
                            <w:proofErr w:type="spellStart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r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  <w:vertAlign w:val="subscript"/>
                              </w:rPr>
                              <w:t>drop</w:t>
                            </w:r>
                            <w:proofErr w:type="spellEnd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; (</w:t>
                            </w:r>
                            <w:r w:rsidR="007A131F" w:rsidRPr="00022CBC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) A stem plot showing expression level of 50 selected genes across 2000 cells: 1000 in one state (blue) and the other 1000 in </w:t>
                            </w:r>
                            <w:r w:rsidR="00022CBC" w:rsidRPr="00022CBC">
                              <w:rPr>
                                <w:sz w:val="13"/>
                                <w:szCs w:val="13"/>
                              </w:rPr>
                              <w:t xml:space="preserve">the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other state (red)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2pt;margin-top:-9.15pt;width:235.2pt;height:207.7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022CBC">
                      <w:pPr>
                        <w:pStyle w:val="FigureCaption"/>
                        <w:spacing w:after="360"/>
                        <w:jc w:val="left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 w:rsidR="007A131F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>(</w:t>
                      </w:r>
                      <w:r w:rsidR="003901AA" w:rsidRPr="00022CBC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>)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 Two example p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anels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of the main GUI </w:t>
                      </w:r>
                      <w:proofErr w:type="spellStart"/>
                      <w:r w:rsidR="007A131F" w:rsidRPr="00022CBC">
                        <w:rPr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7A131F" w:rsidRPr="00022CBC">
                        <w:rPr>
                          <w:sz w:val="13"/>
                          <w:szCs w:val="13"/>
                        </w:rPr>
                        <w:t>;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="003901AA" w:rsidRPr="00022CBC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A 3-D scatter plot showing genes whose position is determined by µ, CV and </w:t>
                      </w:r>
                      <w:proofErr w:type="spellStart"/>
                      <w:r w:rsidR="007A131F" w:rsidRPr="00022CBC">
                        <w:rPr>
                          <w:sz w:val="13"/>
                          <w:szCs w:val="13"/>
                        </w:rPr>
                        <w:t>r</w:t>
                      </w:r>
                      <w:r w:rsidR="007A131F" w:rsidRPr="00022CBC">
                        <w:rPr>
                          <w:sz w:val="13"/>
                          <w:szCs w:val="13"/>
                          <w:vertAlign w:val="subscript"/>
                        </w:rPr>
                        <w:t>drop</w:t>
                      </w:r>
                      <w:proofErr w:type="spellEnd"/>
                      <w:r w:rsidR="007A131F" w:rsidRPr="00022CBC">
                        <w:rPr>
                          <w:sz w:val="13"/>
                          <w:szCs w:val="13"/>
                        </w:rPr>
                        <w:t>; (</w:t>
                      </w:r>
                      <w:r w:rsidR="007A131F" w:rsidRPr="00022CBC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) A stem plot showing expression level of 50 selected genes across 2000 cells: 1000 in one state (blue) and the other 1000 in </w:t>
                      </w:r>
                      <w:r w:rsidR="00022CBC" w:rsidRPr="00022CBC">
                        <w:rPr>
                          <w:sz w:val="13"/>
                          <w:szCs w:val="13"/>
                        </w:rPr>
                        <w:t xml:space="preserve">the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other state (red)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 xml:space="preserve">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 xml:space="preserve">functional categories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1164D9">
        <w:rPr>
          <w:rFonts w:ascii="Courier New" w:hAnsi="Courier New" w:cs="Courier New"/>
        </w:rPr>
        <w:t xml:space="preserve"> </w:t>
      </w:r>
      <w:r w:rsidR="00B12C6D">
        <w:t xml:space="preserve">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</w:t>
      </w:r>
      <w:r w:rsidR="0045715C">
        <w:t>provided to</w:t>
      </w:r>
      <w:r w:rsidR="00041CB4">
        <w:t xml:space="preserve">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 xml:space="preserve">using </w:t>
      </w:r>
      <w:r w:rsidR="0045715C">
        <w:t xml:space="preserve">the method based on </w:t>
      </w:r>
      <w:r w:rsidR="00B12C6D">
        <w:t>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</w:t>
      </w:r>
      <w:r w:rsidR="0045715C">
        <w:t xml:space="preserve"> to allow users to access t</w:t>
      </w:r>
      <w:r w:rsidR="000013D7">
        <w:t xml:space="preserve">he two normalization functions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</w:t>
      </w:r>
      <w:r w:rsidR="006F5C3C">
        <w:rPr>
          <w:rFonts w:ascii="Courier New" w:hAnsi="Courier New" w:cs="Courier New"/>
        </w:rPr>
        <w:t>,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bookmarkStart w:id="2" w:name="_GoBack"/>
      <w:bookmarkEnd w:id="2"/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3901AA">
        <w:rPr>
          <w:b/>
        </w:rPr>
        <w:t>a</w:t>
      </w:r>
      <w:r w:rsidR="00736B38">
        <w:t>)</w:t>
      </w:r>
      <w:r w:rsidR="006F5C3C">
        <w:t xml:space="preserve">. It contains </w:t>
      </w:r>
      <w:r w:rsidR="00570638">
        <w:t>the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164D9">
        <w:t>multiple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164D9">
        <w:t>.</w:t>
      </w:r>
      <w:r w:rsidR="00132522">
        <w:t xml:space="preserve"> </w:t>
      </w:r>
      <w:r w:rsidR="003733A0">
        <w:t>On each tab panel, there a</w:t>
      </w:r>
      <w:r w:rsidR="00466637">
        <w:t xml:space="preserve">re </w:t>
      </w:r>
      <w:r w:rsidR="003733A0">
        <w:t>buttons for execut</w:t>
      </w:r>
      <w:r w:rsidR="00466637">
        <w:t>ing</w:t>
      </w:r>
      <w:r w:rsidR="003733A0">
        <w:t xml:space="preserve"> corresponding function</w:t>
      </w:r>
      <w:r w:rsidR="00466637">
        <w:t xml:space="preserve">s. </w:t>
      </w:r>
      <w:r w:rsidR="00466EE0">
        <w:t>For example, f</w:t>
      </w:r>
      <w:r w:rsidR="00A50E4D">
        <w:t>unction</w:t>
      </w:r>
      <w:r w:rsidR="00466637">
        <w:t xml:space="preserve"> f</w:t>
      </w:r>
      <w:r w:rsidR="00A50E4D">
        <w:t xml:space="preserve">or selecting cells </w:t>
      </w:r>
      <w:r w:rsidR="00466EE0">
        <w:t xml:space="preserve">by library size </w:t>
      </w:r>
      <w:r w:rsidR="00A50E4D">
        <w:t>and</w:t>
      </w:r>
      <w:r w:rsidR="00466637">
        <w:t xml:space="preserve"> selecting</w:t>
      </w:r>
      <w:r w:rsidR="00A50E4D">
        <w:t xml:space="preserve">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132522">
        <w:t xml:space="preserve"> Majority of functions in </w:t>
      </w:r>
      <w:proofErr w:type="spellStart"/>
      <w:r w:rsidR="00132522">
        <w:t>scGEAToolbox</w:t>
      </w:r>
      <w:proofErr w:type="spellEnd"/>
      <w:r w:rsidR="00132522">
        <w:t xml:space="preserve"> were implemented in native </w:t>
      </w:r>
      <w:proofErr w:type="spellStart"/>
      <w:r w:rsidR="00132522">
        <w:t>Matlab</w:t>
      </w:r>
      <w:proofErr w:type="spellEnd"/>
      <w:r w:rsidR="00132522">
        <w:t>. These include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6F3361">
        <w:t xml:space="preserve">, </w:t>
      </w:r>
      <w:r w:rsidR="00F67394">
        <w:t xml:space="preserve">two </w:t>
      </w:r>
      <w:r w:rsidR="006F3361">
        <w:t xml:space="preserve">HVG detection </w:t>
      </w:r>
      <w:r w:rsidR="00474832">
        <w:t xml:space="preserve">methods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B53F0B">
        <w:t xml:space="preserve">, </w:t>
      </w:r>
      <w:r w:rsidR="00F67394">
        <w:t xml:space="preserve">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B53F0B">
        <w:t xml:space="preserve"> for consensus 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474832">
        <w:t xml:space="preserve">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B53F0B">
        <w:t xml:space="preserve">, </w:t>
      </w:r>
      <w:r w:rsidR="007828A1">
        <w:t xml:space="preserve">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B53F0B">
        <w:t xml:space="preserve">for principal component regression network inference </w:t>
      </w:r>
      <w:r w:rsidR="007828A1">
        <w:fldChar w:fldCharType="begin"/>
      </w:r>
      <w:r w:rsidR="00D10FDF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B53F0B">
        <w:t xml:space="preserve">, the </w:t>
      </w:r>
      <w:r w:rsidR="00106D70">
        <w:t>impl</w:t>
      </w:r>
      <w:r w:rsidR="008058F0">
        <w:t>e</w:t>
      </w:r>
      <w:r w:rsidR="00106D70">
        <w:t>ment</w:t>
      </w:r>
      <w:r w:rsidR="00B53F0B">
        <w:t xml:space="preserve"> of</w:t>
      </w:r>
      <w:r w:rsidR="00106D70">
        <w:t xml:space="preserve"> TSCAN </w:t>
      </w:r>
      <w:r w:rsidR="00B53F0B">
        <w:t xml:space="preserve">for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 xml:space="preserve">In this case, </w:t>
      </w:r>
      <w:r w:rsidR="003662B3">
        <w:t>I</w:t>
      </w:r>
      <w:r w:rsidR="00A84152">
        <w:t xml:space="preserve">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B53F0B">
        <w:t>Several</w:t>
      </w:r>
      <w:r w:rsidR="00474832">
        <w:t xml:space="preserve"> new function</w:t>
      </w:r>
      <w:r w:rsidR="00B53F0B">
        <w:t xml:space="preserve">s were introduced, including </w:t>
      </w:r>
      <w:r w:rsidR="00B53F0B" w:rsidRPr="00B53F0B">
        <w:rPr>
          <w:rFonts w:ascii="Courier New" w:hAnsi="Courier New" w:cs="Courier New"/>
        </w:rPr>
        <w:t>sc_scatter3</w:t>
      </w:r>
      <w:r w:rsidR="00B53F0B" w:rsidRPr="00B53F0B">
        <w:t xml:space="preserve"> </w:t>
      </w:r>
      <w:r w:rsidR="00474832">
        <w:t>for visualiz</w:t>
      </w:r>
      <w:r w:rsidR="0083705A">
        <w:t>ing three</w:t>
      </w:r>
      <w:r w:rsidR="00A84152">
        <w:t xml:space="preserve"> summary statistics</w:t>
      </w:r>
      <w:r w:rsidR="0083705A">
        <w:t>, namely, expression mean (µ), coefficient of variation (CV) and the dropout rate (</w:t>
      </w:r>
      <w:proofErr w:type="spellStart"/>
      <w:r w:rsidR="0083705A" w:rsidRPr="003A01E2">
        <w:rPr>
          <w:noProof/>
        </w:rPr>
        <w:t>r</w:t>
      </w:r>
      <w:r w:rsidR="0083705A" w:rsidRPr="003A01E2">
        <w:rPr>
          <w:noProof/>
          <w:vertAlign w:val="subscript"/>
        </w:rPr>
        <w:t>drop</w:t>
      </w:r>
      <w:proofErr w:type="spellEnd"/>
      <w:r w:rsidR="0083705A">
        <w:t xml:space="preserve">) of a gene across cells. Genes are arranged in the 3-D space and a </w:t>
      </w:r>
      <w:r w:rsidR="00474832">
        <w:t xml:space="preserve">spline curve </w:t>
      </w:r>
      <w:r w:rsidR="0083705A">
        <w:t xml:space="preserve">is </w:t>
      </w:r>
      <w:r w:rsidR="00474832">
        <w:t xml:space="preserve">defined </w:t>
      </w:r>
      <w:r w:rsidR="0083705A">
        <w:t xml:space="preserve">to facilitate the </w:t>
      </w:r>
      <w:r w:rsidR="00A84152">
        <w:t>identif</w:t>
      </w:r>
      <w:r w:rsidR="0083705A">
        <w:t xml:space="preserve">ication of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</w:t>
      </w:r>
      <w:r w:rsidR="0083705A">
        <w:t xml:space="preserve"> </w:t>
      </w:r>
      <w:r w:rsidR="00A84152">
        <w:t xml:space="preserve">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3901AA">
        <w:rPr>
          <w:b/>
        </w:rPr>
        <w:t>b</w:t>
      </w:r>
      <w:r w:rsidR="00A84152">
        <w:t>).</w:t>
      </w:r>
      <w:r w:rsidR="006F3361">
        <w:t xml:space="preserve"> </w:t>
      </w:r>
      <w:r w:rsidR="00D14DA7"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</w:t>
      </w:r>
      <w:r w:rsidR="006F3361">
        <w:t>s</w:t>
      </w:r>
      <w:r w:rsidR="00106D70">
        <w:t xml:space="preserve">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</w:t>
      </w:r>
      <w:r w:rsidR="00E95EDF">
        <w:t xml:space="preserve"> such as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</w:t>
      </w:r>
      <w:r w:rsidR="006F3361">
        <w:t>T</w:t>
      </w:r>
      <w:r w:rsidR="00B13068">
        <w:t xml:space="preserve">hese </w:t>
      </w:r>
      <w:r w:rsidR="00682A0C">
        <w:t xml:space="preserve">wrapper functions </w:t>
      </w:r>
      <w:r w:rsidR="006F3361">
        <w:t xml:space="preserve">also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 w:rsidR="00D14DA7">
        <w:t xml:space="preserve"> Furthermore, </w:t>
      </w:r>
      <w:proofErr w:type="spellStart"/>
      <w:r w:rsidR="00D14DA7">
        <w:t>scGEAToolbox</w:t>
      </w:r>
      <w:proofErr w:type="spellEnd"/>
      <w:r w:rsidR="00D14DA7">
        <w:t xml:space="preserve"> also includes w</w:t>
      </w:r>
      <w:r w:rsidR="00B13068">
        <w:t xml:space="preserve">rapper functions for </w:t>
      </w:r>
      <w:r w:rsidR="006F3361">
        <w:t xml:space="preserve">few </w:t>
      </w:r>
      <w:r w:rsidR="00D14DA7">
        <w:t xml:space="preserve">selected </w:t>
      </w:r>
      <w:r w:rsidR="0044108C">
        <w:t xml:space="preserve">R </w:t>
      </w:r>
      <w:r w:rsidR="006F3361">
        <w:t>functions</w:t>
      </w:r>
      <w:r w:rsidR="00E95EDF">
        <w:t xml:space="preserve"> such as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6F3361">
        <w:t>.</w:t>
      </w:r>
    </w:p>
    <w:p w:rsidR="0083705A" w:rsidRDefault="0083705A" w:rsidP="0083705A">
      <w:pPr>
        <w:pStyle w:val="Heading1"/>
        <w:tabs>
          <w:tab w:val="left" w:pos="2790"/>
        </w:tabs>
      </w:pPr>
      <w:r>
        <w:t>Results</w:t>
      </w:r>
    </w:p>
    <w:p w:rsidR="00466637" w:rsidRDefault="00E95EDF" w:rsidP="00E95EDF">
      <w:pPr>
        <w:pStyle w:val="para1"/>
        <w:ind w:firstLine="0"/>
      </w:pPr>
      <w:proofErr w:type="spellStart"/>
      <w:r>
        <w:t>scGEAToolbox</w:t>
      </w:r>
      <w:proofErr w:type="spellEnd"/>
      <w:r>
        <w:t xml:space="preserve"> </w:t>
      </w:r>
      <w:r w:rsidR="00D27D50">
        <w:t xml:space="preserve">was developed to </w:t>
      </w:r>
      <w:r w:rsidR="00D27D50">
        <w:t>facilitate the analyses of scRNA-seq data</w:t>
      </w:r>
      <w:r w:rsidR="00D27D50">
        <w:t xml:space="preserve"> in </w:t>
      </w:r>
      <w:proofErr w:type="spellStart"/>
      <w:r w:rsidR="00D27D50">
        <w:t>Matlab</w:t>
      </w:r>
      <w:proofErr w:type="spellEnd"/>
      <w:r w:rsidR="00D27D50">
        <w:t xml:space="preserve"> environment. </w:t>
      </w:r>
      <w:r w:rsidR="00CC6D3D">
        <w:t>It</w:t>
      </w:r>
      <w:r w:rsidR="00D27D50">
        <w:t xml:space="preserve"> </w:t>
      </w:r>
      <w:r>
        <w:t xml:space="preserve">contains a comprehensive set of </w:t>
      </w:r>
      <w:r w:rsidR="00D27D50">
        <w:t xml:space="preserve">high-level </w:t>
      </w:r>
      <w:r>
        <w:t>functions</w:t>
      </w:r>
      <w:r w:rsidR="00CC6D3D">
        <w:t xml:space="preserve">. No other </w:t>
      </w:r>
      <w:proofErr w:type="spellStart"/>
      <w:r w:rsidR="00CC6D3D">
        <w:t>Matlab</w:t>
      </w:r>
      <w:proofErr w:type="spellEnd"/>
      <w:r w:rsidR="00CC6D3D">
        <w:t xml:space="preserve"> toolbox offers a nearly comparable number of functions and function categories. N</w:t>
      </w:r>
      <w:r w:rsidR="00F930AE">
        <w:t xml:space="preserve">early all functions take the same input arguments (i.e., </w:t>
      </w:r>
      <w:r w:rsidR="00F930AE" w:rsidRPr="009F4495">
        <w:rPr>
          <w:rFonts w:ascii="Courier New" w:hAnsi="Courier New" w:cs="Courier New"/>
        </w:rPr>
        <w:t>X</w:t>
      </w:r>
      <w:r w:rsidR="00F930AE">
        <w:t xml:space="preserve"> and </w:t>
      </w:r>
      <w:proofErr w:type="spellStart"/>
      <w:r w:rsidR="00F930AE" w:rsidRPr="009F4495">
        <w:rPr>
          <w:rFonts w:ascii="Courier New" w:hAnsi="Courier New" w:cs="Courier New"/>
        </w:rPr>
        <w:t>genelist</w:t>
      </w:r>
      <w:proofErr w:type="spellEnd"/>
      <w:r w:rsidR="00F930AE">
        <w:t>)</w:t>
      </w:r>
      <w:r w:rsidR="00CC6D3D">
        <w:t>—</w:t>
      </w:r>
      <w:r w:rsidR="0045208D">
        <w:t>a uniform functional interface</w:t>
      </w:r>
      <w:r w:rsidR="00CC6D3D">
        <w:t xml:space="preserve"> that simplifies the usage, making </w:t>
      </w:r>
      <w:proofErr w:type="spellStart"/>
      <w:r w:rsidR="00CC6D3D">
        <w:t>scGEAToolbox</w:t>
      </w:r>
      <w:proofErr w:type="spellEnd"/>
      <w:r w:rsidR="00CC6D3D">
        <w:t xml:space="preserve"> an ideal </w:t>
      </w:r>
      <w:r w:rsidR="00D27D50">
        <w:t>algorithm prototyping tool.</w:t>
      </w:r>
      <w:r w:rsidR="00CC6D3D">
        <w:t xml:space="preserve"> </w:t>
      </w:r>
      <w:r w:rsidR="00E83AAB">
        <w:t>As m</w:t>
      </w:r>
      <w:r w:rsidR="006F5C3C">
        <w:t>any functions</w:t>
      </w:r>
      <w:r w:rsidR="00A50E4D">
        <w:t xml:space="preserve"> </w:t>
      </w:r>
      <w:r>
        <w:t xml:space="preserve">in </w:t>
      </w:r>
      <w:proofErr w:type="spellStart"/>
      <w:r>
        <w:t>scGEAToolbox</w:t>
      </w:r>
      <w:proofErr w:type="spellEnd"/>
      <w:r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 w:rsidR="00E83AAB">
        <w:t>the GUI</w:t>
      </w:r>
      <w:r>
        <w:t xml:space="preserve"> application</w:t>
      </w:r>
      <w:r w:rsidR="00E83AAB">
        <w:t xml:space="preserve"> without using the command line, </w:t>
      </w:r>
      <w:r>
        <w:t>it is</w:t>
      </w:r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>
        <w:t xml:space="preserve"> Visualization functions support </w:t>
      </w:r>
      <w:r w:rsidR="00D07BCA">
        <w:t xml:space="preserve">an </w:t>
      </w:r>
      <w:r>
        <w:t>intuitive interpretation of the data (</w:t>
      </w:r>
      <w:r w:rsidR="00FF0D51">
        <w:t xml:space="preserve">e.g., </w:t>
      </w:r>
      <w:r w:rsidRPr="00E95EDF">
        <w:rPr>
          <w:b/>
        </w:rPr>
        <w:t>Fig. 1c</w:t>
      </w:r>
      <w:r>
        <w:t xml:space="preserve">). </w:t>
      </w:r>
      <w:r w:rsidR="00B12A20">
        <w:t xml:space="preserve">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  <w:r>
        <w:t xml:space="preserve"> </w:t>
      </w:r>
    </w:p>
    <w:p w:rsidR="00466637" w:rsidRDefault="00466637" w:rsidP="00E95EDF">
      <w:pPr>
        <w:pStyle w:val="para1"/>
        <w:ind w:firstLine="0"/>
      </w:pPr>
    </w:p>
    <w:p w:rsidR="00BA769D" w:rsidRDefault="00A03083" w:rsidP="00E95EDF">
      <w:pPr>
        <w:pStyle w:val="para1"/>
        <w:ind w:firstLine="0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>provide</w:t>
      </w:r>
      <w:r w:rsidR="00CC6D3D">
        <w:t>s</w:t>
      </w:r>
      <w:r w:rsidR="001274D2">
        <w:t xml:space="preserve"> </w:t>
      </w:r>
      <w:r w:rsidR="00CC6D3D">
        <w:t>comprehensive</w:t>
      </w:r>
      <w:r w:rsidR="001274D2">
        <w:t xml:space="preserve"> data analysis support for </w:t>
      </w:r>
      <w:r>
        <w:t>scRNA-seq data</w:t>
      </w:r>
      <w:r w:rsidR="00E83AAB">
        <w:t xml:space="preserve"> </w:t>
      </w:r>
      <w:r w:rsidR="00CC6D3D">
        <w:t>in</w:t>
      </w:r>
      <w:r w:rsidR="00E83AAB">
        <w:t xml:space="preserve"> </w:t>
      </w:r>
      <w:proofErr w:type="spellStart"/>
      <w:r w:rsidR="00E83AAB">
        <w:t>Matlab</w:t>
      </w:r>
      <w:proofErr w:type="spellEnd"/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E95EDF" w:rsidRPr="00E95EDF" w:rsidRDefault="00B209CA" w:rsidP="00E95ED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5EDF" w:rsidRPr="00E95EDF">
        <w:t>Brennecke, P.</w:t>
      </w:r>
      <w:r w:rsidR="00E95EDF" w:rsidRPr="00E95EDF">
        <w:rPr>
          <w:i/>
        </w:rPr>
        <w:t>, et al.</w:t>
      </w:r>
      <w:r w:rsidR="00E95EDF" w:rsidRPr="00E95EDF">
        <w:t xml:space="preserve"> Accounting for technical noise in single-cell RNA-seq experiments. </w:t>
      </w:r>
      <w:r w:rsidR="00E95EDF" w:rsidRPr="00E95EDF">
        <w:rPr>
          <w:i/>
        </w:rPr>
        <w:t>Nat Methods</w:t>
      </w:r>
      <w:r w:rsidR="00E95EDF" w:rsidRPr="00E95EDF">
        <w:t xml:space="preserve"> 2013;10(11):1093-1095.</w:t>
      </w:r>
    </w:p>
    <w:p w:rsidR="00E95EDF" w:rsidRPr="00E95EDF" w:rsidRDefault="00E95EDF" w:rsidP="00E95EDF">
      <w:pPr>
        <w:pStyle w:val="EndNoteBibliography"/>
      </w:pPr>
      <w:r w:rsidRPr="00E95EDF">
        <w:t>Chen, H.I.</w:t>
      </w:r>
      <w:r w:rsidRPr="00E95EDF">
        <w:rPr>
          <w:i/>
        </w:rPr>
        <w:t>, et al.</w:t>
      </w:r>
      <w:r w:rsidRPr="00E95EDF">
        <w:t xml:space="preserve"> Detection of high variability in gene expression from single-cell RNA-seq profiling. </w:t>
      </w:r>
      <w:r w:rsidRPr="00E95EDF">
        <w:rPr>
          <w:i/>
        </w:rPr>
        <w:t>BMC genomics</w:t>
      </w:r>
      <w:r w:rsidRPr="00E95EDF">
        <w:t xml:space="preserve"> 2016;17 Suppl 7:508.</w:t>
      </w:r>
    </w:p>
    <w:p w:rsidR="00E95EDF" w:rsidRPr="00E95EDF" w:rsidRDefault="00E95EDF" w:rsidP="00E95EDF">
      <w:pPr>
        <w:pStyle w:val="EndNoteBibliography"/>
      </w:pPr>
      <w:r w:rsidRPr="00E95EDF">
        <w:t>Diaz, A.</w:t>
      </w:r>
      <w:r w:rsidRPr="00E95EDF">
        <w:rPr>
          <w:i/>
        </w:rPr>
        <w:t>, et al.</w:t>
      </w:r>
      <w:r w:rsidRPr="00E95EDF">
        <w:t xml:space="preserve"> SCell: integrated analysis of single-cell RNA-seq data. </w:t>
      </w:r>
      <w:r w:rsidRPr="00E95EDF">
        <w:rPr>
          <w:i/>
        </w:rPr>
        <w:t>Bioinformatics</w:t>
      </w:r>
      <w:r w:rsidRPr="00E95EDF">
        <w:t xml:space="preserve"> 2016;32(14):2219-2220.</w:t>
      </w:r>
    </w:p>
    <w:p w:rsidR="00E95EDF" w:rsidRPr="00E95EDF" w:rsidRDefault="00E95EDF" w:rsidP="00E95EDF">
      <w:pPr>
        <w:pStyle w:val="EndNoteBibliography"/>
      </w:pPr>
      <w:r w:rsidRPr="00E95EDF">
        <w:t xml:space="preserve">Gill, R., Datta, S. and Datta, S. A statistical framework for differential network analysis from microarray data. </w:t>
      </w:r>
      <w:r w:rsidRPr="00E95EDF">
        <w:rPr>
          <w:i/>
        </w:rPr>
        <w:t>BMC Bioinformatics</w:t>
      </w:r>
      <w:r w:rsidRPr="00E95EDF">
        <w:t xml:space="preserve"> 2010;11:95.</w:t>
      </w:r>
    </w:p>
    <w:p w:rsidR="00E95EDF" w:rsidRPr="00E95EDF" w:rsidRDefault="00E95EDF" w:rsidP="00E95EDF">
      <w:pPr>
        <w:pStyle w:val="EndNoteBibliography"/>
      </w:pPr>
      <w:r w:rsidRPr="00E95EDF">
        <w:t xml:space="preserve">Ji, Z. and Ji, H. TSCAN: Pseudo-time reconstruction and evaluation in single-cell RNA-seq analysis. </w:t>
      </w:r>
      <w:r w:rsidRPr="00E95EDF">
        <w:rPr>
          <w:i/>
        </w:rPr>
        <w:t>Nucleic Acids Res</w:t>
      </w:r>
      <w:r w:rsidRPr="00E95EDF">
        <w:t xml:space="preserve"> 2016;44(13):e117.</w:t>
      </w:r>
    </w:p>
    <w:p w:rsidR="00E95EDF" w:rsidRPr="00E95EDF" w:rsidRDefault="00E95EDF" w:rsidP="00E95EDF">
      <w:pPr>
        <w:pStyle w:val="EndNoteBibliography"/>
      </w:pPr>
      <w:r w:rsidRPr="00E95EDF">
        <w:t>Kiselev, V.Y.</w:t>
      </w:r>
      <w:r w:rsidRPr="00E95EDF">
        <w:rPr>
          <w:i/>
        </w:rPr>
        <w:t>, et al.</w:t>
      </w:r>
      <w:r w:rsidRPr="00E95EDF">
        <w:t xml:space="preserve"> SC3: consensus clustering of single-cell RNA-seq data. </w:t>
      </w:r>
      <w:r w:rsidRPr="00E95EDF">
        <w:rPr>
          <w:i/>
        </w:rPr>
        <w:t>Nat Methods</w:t>
      </w:r>
      <w:r w:rsidRPr="00E95EDF">
        <w:t xml:space="preserve"> 2017;14(5):483-486.</w:t>
      </w:r>
    </w:p>
    <w:p w:rsidR="0066776F" w:rsidRDefault="00E95EDF" w:rsidP="00E95EDF">
      <w:pPr>
        <w:pStyle w:val="EndNoteBibliography"/>
      </w:pPr>
      <w:r w:rsidRPr="00E95EDF">
        <w:t>Marco, E.</w:t>
      </w:r>
      <w:r w:rsidRPr="00E95EDF">
        <w:rPr>
          <w:i/>
        </w:rPr>
        <w:t>, et al.</w:t>
      </w:r>
      <w:r w:rsidRPr="00E95EDF">
        <w:t xml:space="preserve"> Bifurcation analysis of single-cell gene expression data reveals epigenetic landscape. </w:t>
      </w:r>
      <w:r w:rsidRPr="00E95EDF">
        <w:rPr>
          <w:i/>
        </w:rPr>
        <w:t>Proc Natl Acad Sci U S A</w:t>
      </w:r>
      <w:r w:rsidRPr="00E95EDF">
        <w:t xml:space="preserve"> 2014;111(52):E5643-5650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D2790" w:rsidRDefault="00ED2790">
      <w:r>
        <w:separator/>
      </w:r>
    </w:p>
  </w:endnote>
  <w:endnote w:type="continuationSeparator" w:id="0">
    <w:p w:rsidR="00ED2790" w:rsidRDefault="00ED27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D2790" w:rsidRDefault="00ED2790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ED2790" w:rsidRDefault="00ED2790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ED2790" w:rsidRDefault="00ED2790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sFABfM8Ms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801&lt;/item&gt;&lt;item&gt;6839&lt;/item&gt;&lt;item&gt;6854&lt;/item&gt;&lt;item&gt;6934&lt;/item&gt;&lt;item&gt;6935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164D9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2B3"/>
    <w:rsid w:val="00366351"/>
    <w:rsid w:val="00370837"/>
    <w:rsid w:val="003733A0"/>
    <w:rsid w:val="00386DA0"/>
    <w:rsid w:val="003901AA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08D"/>
    <w:rsid w:val="00452614"/>
    <w:rsid w:val="00454567"/>
    <w:rsid w:val="0045715C"/>
    <w:rsid w:val="00466637"/>
    <w:rsid w:val="00466EE0"/>
    <w:rsid w:val="00473EDA"/>
    <w:rsid w:val="00474832"/>
    <w:rsid w:val="00475585"/>
    <w:rsid w:val="004768E7"/>
    <w:rsid w:val="00486E58"/>
    <w:rsid w:val="00491939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0638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A131F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C6D3D"/>
    <w:rsid w:val="00CD1016"/>
    <w:rsid w:val="00CD1067"/>
    <w:rsid w:val="00CD55D8"/>
    <w:rsid w:val="00CD5E42"/>
    <w:rsid w:val="00CD7010"/>
    <w:rsid w:val="00CF605A"/>
    <w:rsid w:val="00D018A2"/>
    <w:rsid w:val="00D066E6"/>
    <w:rsid w:val="00D07BCA"/>
    <w:rsid w:val="00D10FDF"/>
    <w:rsid w:val="00D14DA7"/>
    <w:rsid w:val="00D2114F"/>
    <w:rsid w:val="00D23473"/>
    <w:rsid w:val="00D27D50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855B5"/>
    <w:rsid w:val="00E91FC8"/>
    <w:rsid w:val="00E94995"/>
    <w:rsid w:val="00E95EDF"/>
    <w:rsid w:val="00EC5ED4"/>
    <w:rsid w:val="00ED2790"/>
    <w:rsid w:val="00ED352A"/>
    <w:rsid w:val="00EE1FE6"/>
    <w:rsid w:val="00EE6BCE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930AE"/>
    <w:rsid w:val="00F962BF"/>
    <w:rsid w:val="00FA7B6C"/>
    <w:rsid w:val="00FC40EC"/>
    <w:rsid w:val="00FD09A4"/>
    <w:rsid w:val="00FD5375"/>
    <w:rsid w:val="00FF0D51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25A2EB1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8C8C478-8EB8-4E47-A91B-6C0CB4306E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53</TotalTime>
  <Pages>1</Pages>
  <Words>2323</Words>
  <Characters>13243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5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7</cp:revision>
  <cp:lastPrinted>2019-02-07T20:38:00Z</cp:lastPrinted>
  <dcterms:created xsi:type="dcterms:W3CDTF">2019-09-15T03:37:00Z</dcterms:created>
  <dcterms:modified xsi:type="dcterms:W3CDTF">2019-09-15T0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